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7F1FE9C8" w:rsidR="00E81978" w:rsidRDefault="00890155"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F659D">
            <w:rPr>
              <w:rFonts w:ascii="Times New Roman" w:hAnsi="Times New Roman" w:cs="Times New Roman"/>
              <w:color w:val="000000" w:themeColor="text1"/>
            </w:rPr>
            <w:t>Case Study 2</w:t>
          </w:r>
        </w:sdtContent>
      </w:sdt>
    </w:p>
    <w:p w14:paraId="39EC4E5A" w14:textId="620BB584" w:rsidR="00F93418" w:rsidRPr="005273BB" w:rsidRDefault="00F93418" w:rsidP="00F93418">
      <w:pPr>
        <w:pStyle w:val="Title"/>
        <w:rPr>
          <w:rFonts w:ascii="Times New Roman" w:hAnsi="Times New Roman" w:cs="Times New Roman"/>
          <w:color w:val="000000" w:themeColor="text1"/>
        </w:rPr>
      </w:pPr>
    </w:p>
    <w:p w14:paraId="5C91D3CD" w14:textId="763F76B8" w:rsidR="00E81978" w:rsidRPr="005273BB" w:rsidRDefault="00E81978" w:rsidP="006335F6">
      <w:pPr>
        <w:pStyle w:val="Title"/>
        <w:rPr>
          <w:rFonts w:ascii="Times New Roman" w:hAnsi="Times New Roman" w:cs="Times New Roman"/>
          <w:color w:val="000000" w:themeColor="text1"/>
        </w:rPr>
      </w:pP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682928"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1113A785" w14:textId="37E8D19E" w:rsidR="005477BA" w:rsidRPr="005477BA" w:rsidRDefault="00682928" w:rsidP="00C435E6">
      <w:pPr>
        <w:pStyle w:val="Heading1"/>
      </w:pPr>
      <w:r>
        <w:lastRenderedPageBreak/>
        <w:t>Tea and More Company</w:t>
      </w:r>
    </w:p>
    <w:p w14:paraId="303E2E41" w14:textId="79BE7223" w:rsidR="00CB31B1" w:rsidRDefault="00682928" w:rsidP="00F21686">
      <w:pPr>
        <w:pStyle w:val="Heading2"/>
        <w:jc w:val="both"/>
      </w:pPr>
      <w:r>
        <w:t>Major Facts</w:t>
      </w:r>
    </w:p>
    <w:p w14:paraId="5C81517F" w14:textId="60EF90DE" w:rsidR="00CB31B1" w:rsidRDefault="00682928" w:rsidP="00F21686">
      <w:pPr>
        <w:jc w:val="both"/>
      </w:pPr>
      <w:r>
        <w:t xml:space="preserve">In 1985, a </w:t>
      </w:r>
      <w:r w:rsidR="005F433A">
        <w:t>brand ‘Global Tea’</w:t>
      </w:r>
      <w:r>
        <w:t xml:space="preserve"> was introduced by three sisters with the name Tea and More </w:t>
      </w:r>
      <w:r w:rsidR="003A30CA">
        <w:t>C</w:t>
      </w:r>
      <w:r w:rsidR="005F433A">
        <w:t xml:space="preserve">ompany </w:t>
      </w:r>
      <w:r>
        <w:t>in Los Angeles. The company achieved tremendous popularity in the earlier years</w:t>
      </w:r>
      <w:r w:rsidR="00A26B0C">
        <w:t>,</w:t>
      </w:r>
      <w:r>
        <w:t xml:space="preserve"> generating a revenue of $25 million. However, several problems were encountered that have threatened the company in the past several years. Jack Reynolds bought partners' shares to produce some stability for the productivity of the company. The working hours were increased </w:t>
      </w:r>
      <w:r w:rsidR="00A26B0C">
        <w:t xml:space="preserve">which </w:t>
      </w:r>
      <w:r>
        <w:t>made him temperamental as various issues have threatened the company's productivity and effectiveness.</w:t>
      </w:r>
    </w:p>
    <w:p w14:paraId="682065D4" w14:textId="491AB4C2" w:rsidR="00CB31B1" w:rsidRDefault="00682928" w:rsidP="00F21686">
      <w:pPr>
        <w:pStyle w:val="Heading2"/>
        <w:jc w:val="both"/>
      </w:pPr>
      <w:r>
        <w:t>Major Problems</w:t>
      </w:r>
    </w:p>
    <w:p w14:paraId="3DEF570C" w14:textId="613DD98A" w:rsidR="00CB31B1" w:rsidRDefault="00682928" w:rsidP="00F21686">
      <w:pPr>
        <w:jc w:val="both"/>
      </w:pPr>
      <w:r>
        <w:t xml:space="preserve">The main problem at Tea and More was the poor inventory management </w:t>
      </w:r>
      <w:r w:rsidR="00A26B0C">
        <w:t>which</w:t>
      </w:r>
      <w:r>
        <w:t xml:space="preserve"> was the main characterized issue in the operations. This implies that orders were to be carried out through Earl Morgan Limited</w:t>
      </w:r>
      <w:r w:rsidR="00F21686">
        <w:t xml:space="preserve"> </w:t>
      </w:r>
      <w:r w:rsidR="00F21686">
        <w:fldChar w:fldCharType="begin"/>
      </w:r>
      <w:r w:rsidR="00F21686">
        <w:instrText xml:space="preserve"> ADDIN ZOTERO_ITEM CSL_CITATION {"citationID":"a1s5atmh4sl","properties":{"formattedCitation":"(Meyr, Wagner, &amp; Rohde, 2015)","plainCitation":"(Meyr, Wagner, &amp; Rohde, 2015)"},"citationItems":[{"id":403,"uris":["http://zotero.org/users/local/p8kwKNoG/items/J7H6YVVZ"],"uri":["http://zotero.org/users/local/p8kwKNoG/items/J7H6YVVZ"],"itemData":{"id":403,"type":"chapter","title":"Structure of advanced planning systems","container-title":"Supply chain management and advanced planning","publisher":"Springer","page":"99-106","author":[{"family":"Meyr","given":"Herbert"},{"family":"Wagner","given":"Michael"},{"family":"Rohde","given":"Jens"}],"issued":{"date-parts":[["2015"]]}}}],"schema":"https://github.com/citation-style-language/schema/raw/master/csl-citation.json"} </w:instrText>
      </w:r>
      <w:r w:rsidR="00F21686">
        <w:fldChar w:fldCharType="separate"/>
      </w:r>
      <w:r w:rsidR="00F21686" w:rsidRPr="00F21686">
        <w:rPr>
          <w:rFonts w:ascii="Times New Roman" w:hAnsi="Times New Roman" w:cs="Times New Roman"/>
        </w:rPr>
        <w:t>(Meyr, Wagner, &amp; Rohde, 2015)</w:t>
      </w:r>
      <w:r w:rsidR="00F21686">
        <w:fldChar w:fldCharType="end"/>
      </w:r>
      <w:r>
        <w:t xml:space="preserve">. </w:t>
      </w:r>
      <w:r w:rsidR="00A26B0C">
        <w:t>The company has had high storage co</w:t>
      </w:r>
      <w:r>
        <w:t xml:space="preserve">sts and low product turnover. It resulted in ineffective corporate culture and has created widespread criticism and ownership. Also, the employees </w:t>
      </w:r>
      <w:r w:rsidR="00A26B0C">
        <w:t>lacked interest in taking</w:t>
      </w:r>
      <w:r>
        <w:t xml:space="preserve"> responsibilities </w:t>
      </w:r>
      <w:r w:rsidR="00A26B0C">
        <w:t>which led to</w:t>
      </w:r>
      <w:r>
        <w:t xml:space="preserve"> significantly decreased employee efficiency.</w:t>
      </w:r>
    </w:p>
    <w:p w14:paraId="21EB49D1" w14:textId="20954AFF" w:rsidR="00CB31B1" w:rsidRDefault="00682928" w:rsidP="00F21686">
      <w:pPr>
        <w:pStyle w:val="Heading2"/>
        <w:jc w:val="both"/>
      </w:pPr>
      <w:r>
        <w:t>Possible Solutions</w:t>
      </w:r>
    </w:p>
    <w:p w14:paraId="5A7BA453" w14:textId="1DEA956C" w:rsidR="00CB31B1" w:rsidRDefault="00A26B0C" w:rsidP="00F21686">
      <w:pPr>
        <w:jc w:val="both"/>
      </w:pPr>
      <w:r>
        <w:t>The first probable</w:t>
      </w:r>
      <w:r w:rsidR="00682928">
        <w:t xml:space="preserve"> solution is to modify the business's corporate culture to an appropriate leadership style as it will expand stakeholder connections. It will improve the company's collaborative decision-making approach. The second possible solution is to establish a supplier relationship management. It will help improv</w:t>
      </w:r>
      <w:r>
        <w:t>e</w:t>
      </w:r>
      <w:r w:rsidR="00682928">
        <w:t xml:space="preserve"> the company's supply chain management</w:t>
      </w:r>
      <w:r>
        <w:t>,</w:t>
      </w:r>
      <w:r w:rsidR="00682928">
        <w:t xml:space="preserve"> particularly poor inventory management</w:t>
      </w:r>
      <w:r w:rsidR="00F21686">
        <w:t xml:space="preserve"> </w:t>
      </w:r>
      <w:r w:rsidR="00F21686">
        <w:fldChar w:fldCharType="begin"/>
      </w:r>
      <w:r w:rsidR="00F21686">
        <w:instrText xml:space="preserve"> ADDIN ZOTERO_ITEM CSL_CITATION {"citationID":"a18a9ceh6dm","properties":{"formattedCitation":"(Meyr et al., 2015)","plainCitation":"(Meyr et al., 2015)"},"citationItems":[{"id":403,"uris":["http://zotero.org/users/local/p8kwKNoG/items/J7H6YVVZ"],"uri":["http://zotero.org/users/local/p8kwKNoG/items/J7H6YVVZ"],"itemData":{"id":403,"type":"chapter","title":"Structure of advanced planning systems","container-title":"Supply chain management and advanced planning","publisher":"Springer","page":"99-106","author":[{"family":"Meyr","given":"Herbert"},{"family":"Wagner","given":"Michael"},{"family":"Rohde","given":"Jens"}],"issued":{"date-parts":[["2015"]]}}}],"schema":"https://github.com/citation-style-language/schema/raw/master/csl-citation.json"} </w:instrText>
      </w:r>
      <w:r w:rsidR="00F21686">
        <w:fldChar w:fldCharType="separate"/>
      </w:r>
      <w:r w:rsidR="00F21686" w:rsidRPr="00F21686">
        <w:rPr>
          <w:rFonts w:ascii="Times New Roman" w:hAnsi="Times New Roman" w:cs="Times New Roman"/>
        </w:rPr>
        <w:t>(Meyr et al., 2015)</w:t>
      </w:r>
      <w:r w:rsidR="00F21686">
        <w:fldChar w:fldCharType="end"/>
      </w:r>
      <w:r w:rsidR="00682928">
        <w:t xml:space="preserve">. The third probable solution is to operate lean management in the company. It will comprise of existing corporate culture </w:t>
      </w:r>
      <w:r w:rsidR="00682928">
        <w:lastRenderedPageBreak/>
        <w:t>modification</w:t>
      </w:r>
      <w:r w:rsidR="00F21686">
        <w:t xml:space="preserve"> </w:t>
      </w:r>
      <w:r w:rsidR="00F21686">
        <w:fldChar w:fldCharType="begin"/>
      </w:r>
      <w:r w:rsidR="00F21686">
        <w:instrText xml:space="preserve"> ADDIN ZOTERO_ITEM CSL_CITATION {"citationID":"a10b9ih3btu","properties":{"formattedCitation":"(Yawar &amp; Seuring, 2017)","plainCitation":"(Yawar &amp; Seuring, 2017)"},"citationItems":[{"id":402,"uris":["http://zotero.org/users/local/p8kwKNoG/items/843HEDR9"],"uri":["http://zotero.org/users/local/p8kwKNoG/items/843HEDR9"],"itemData":{"id":402,"type":"article-journal","title":"Management of social issues in supply chains: a literature review exploring social issues, actions and performance outcomes","container-title":"Journal of Business Ethics","page":"621-643","volume":"141","issue":"3","author":[{"family":"Yawar","given":"Sadaat Ali"},{"family":"Seuring","given":"Stefan"}],"issued":{"date-parts":[["2017"]]}}}],"schema":"https://github.com/citation-style-language/schema/raw/master/csl-citation.json"} </w:instrText>
      </w:r>
      <w:r w:rsidR="00F21686">
        <w:fldChar w:fldCharType="separate"/>
      </w:r>
      <w:r w:rsidR="00F21686" w:rsidRPr="00F21686">
        <w:rPr>
          <w:rFonts w:ascii="Times New Roman" w:hAnsi="Times New Roman" w:cs="Times New Roman"/>
        </w:rPr>
        <w:t>(Yawar &amp; Seuring, 2017)</w:t>
      </w:r>
      <w:r w:rsidR="00F21686">
        <w:fldChar w:fldCharType="end"/>
      </w:r>
      <w:r w:rsidR="00682928">
        <w:t>. I</w:t>
      </w:r>
      <w:r>
        <w:t>t would reduce product mix-up, inventory and guarantee</w:t>
      </w:r>
      <w:r w:rsidR="00682928">
        <w:t xml:space="preserve"> short manufacture lead time. </w:t>
      </w:r>
    </w:p>
    <w:p w14:paraId="545BF658" w14:textId="418FBCA1" w:rsidR="00CB31B1" w:rsidRDefault="00682928" w:rsidP="00F21686">
      <w:pPr>
        <w:pStyle w:val="Heading2"/>
        <w:jc w:val="both"/>
      </w:pPr>
      <w:r>
        <w:t xml:space="preserve">Choice and Rationale </w:t>
      </w:r>
    </w:p>
    <w:p w14:paraId="670660EA" w14:textId="2CA6C3BF" w:rsidR="00CB31B1" w:rsidRDefault="003A30CA" w:rsidP="00F21686">
      <w:pPr>
        <w:jc w:val="both"/>
      </w:pPr>
      <w:r>
        <w:t xml:space="preserve">It was imperative to </w:t>
      </w:r>
      <w:r w:rsidR="005F433A">
        <w:t>a</w:t>
      </w:r>
      <w:r w:rsidR="00682928">
        <w:t>d</w:t>
      </w:r>
      <w:r w:rsidR="005F433A">
        <w:t>dress</w:t>
      </w:r>
      <w:r w:rsidR="00682928">
        <w:t xml:space="preserve"> the major problem </w:t>
      </w:r>
      <w:r w:rsidR="005F433A">
        <w:t>related to the supply chain management</w:t>
      </w:r>
      <w:r w:rsidR="00682928">
        <w:t>. The complex supply chain system will u</w:t>
      </w:r>
      <w:r w:rsidR="005F433A">
        <w:t xml:space="preserve">ltimately </w:t>
      </w:r>
      <w:r>
        <w:t>result in</w:t>
      </w:r>
      <w:r w:rsidR="00682928">
        <w:t xml:space="preserve"> better current operations. The second </w:t>
      </w:r>
      <w:r w:rsidR="005F058C">
        <w:t>possible solutio</w:t>
      </w:r>
      <w:r>
        <w:t xml:space="preserve">n, supplier relation management, </w:t>
      </w:r>
      <w:r w:rsidR="005F058C">
        <w:t xml:space="preserve">would </w:t>
      </w:r>
      <w:r w:rsidR="00682928">
        <w:t>improve the poor inventory management of the company</w:t>
      </w:r>
      <w:r w:rsidR="00F21686">
        <w:t xml:space="preserve"> </w:t>
      </w:r>
      <w:r w:rsidR="00F21686">
        <w:fldChar w:fldCharType="begin"/>
      </w:r>
      <w:r w:rsidR="00F21686">
        <w:instrText xml:space="preserve"> ADDIN ZOTERO_ITEM CSL_CITATION {"citationID":"a9a9ut1qi2","properties":{"formattedCitation":"(Yawar &amp; Seuring, 2017)","plainCitation":"(Yawar &amp; Seuring, 2017)"},"citationItems":[{"id":402,"uris":["http://zotero.org/users/local/p8kwKNoG/items/843HEDR9"],"uri":["http://zotero.org/users/local/p8kwKNoG/items/843HEDR9"],"itemData":{"id":402,"type":"article-journal","title":"Management of social issues in supply chains: a literature review exploring social issues, actions and performance outcomes","container-title":"Journal of Business Ethics","page":"621-643","volume":"141","issue":"3","author":[{"family":"Yawar","given":"Sadaat Ali"},{"family":"Seuring","given":"Stefan"}],"issued":{"date-parts":[["2017"]]}}}],"schema":"https://github.com/citation-style-language/schema/raw/master/csl-citation.json"} </w:instrText>
      </w:r>
      <w:r w:rsidR="00F21686">
        <w:fldChar w:fldCharType="separate"/>
      </w:r>
      <w:r w:rsidR="00F21686" w:rsidRPr="00F21686">
        <w:rPr>
          <w:rFonts w:ascii="Times New Roman" w:hAnsi="Times New Roman" w:cs="Times New Roman"/>
        </w:rPr>
        <w:t>(Yawar &amp; Seuring, 2017)</w:t>
      </w:r>
      <w:r w:rsidR="00F21686">
        <w:fldChar w:fldCharType="end"/>
      </w:r>
      <w:r w:rsidR="00682928">
        <w:t>. T</w:t>
      </w:r>
      <w:r w:rsidR="005F058C">
        <w:t>he third possible solution of lean management will</w:t>
      </w:r>
      <w:r w:rsidR="00682928">
        <w:t xml:space="preserve"> effectively add</w:t>
      </w:r>
      <w:r w:rsidR="005F058C">
        <w:t>ress the company’s relationship</w:t>
      </w:r>
      <w:r w:rsidR="00682928">
        <w:t xml:space="preserve"> </w:t>
      </w:r>
      <w:r w:rsidR="005F058C">
        <w:t>and interaction</w:t>
      </w:r>
      <w:r w:rsidR="00682928">
        <w:t xml:space="preserve"> with </w:t>
      </w:r>
      <w:r w:rsidR="005F058C">
        <w:t xml:space="preserve">the </w:t>
      </w:r>
      <w:r w:rsidR="00682928">
        <w:t>suppliers.</w:t>
      </w:r>
    </w:p>
    <w:p w14:paraId="7AC0CDC4" w14:textId="4F619BCD" w:rsidR="00CB31B1" w:rsidRDefault="00682928" w:rsidP="00F21686">
      <w:pPr>
        <w:pStyle w:val="Heading2"/>
        <w:jc w:val="both"/>
      </w:pPr>
      <w:r>
        <w:t>Implementation</w:t>
      </w:r>
    </w:p>
    <w:p w14:paraId="51A2D376" w14:textId="7BA4ED3B" w:rsidR="00CB31B1" w:rsidRDefault="00682928" w:rsidP="00F21686">
      <w:pPr>
        <w:jc w:val="both"/>
      </w:pPr>
      <w:r>
        <w:t xml:space="preserve">The evaluation of the proposed solutions is mandatory to check the company's business priorities, existing supply chain processes and problems with current processes. </w:t>
      </w:r>
      <w:r w:rsidR="00A26B0C">
        <w:t>Partnering</w:t>
      </w:r>
      <w:r>
        <w:t xml:space="preserve"> with </w:t>
      </w:r>
      <w:r w:rsidR="004178E0">
        <w:t xml:space="preserve">the </w:t>
      </w:r>
      <w:r>
        <w:t>suppliers to integrate supply relationships into strat</w:t>
      </w:r>
      <w:r w:rsidR="00B24EED">
        <w:t>egic supply chain sourcing will support and maintain t</w:t>
      </w:r>
      <w:r>
        <w:t>he company's current framework</w:t>
      </w:r>
      <w:r w:rsidR="00F21686">
        <w:t xml:space="preserve"> </w:t>
      </w:r>
      <w:r w:rsidR="00F21686">
        <w:fldChar w:fldCharType="begin"/>
      </w:r>
      <w:r w:rsidR="00F21686">
        <w:instrText xml:space="preserve"> ADDIN ZOTERO_ITEM CSL_CITATION {"citationID":"a6vk7o5872","properties":{"formattedCitation":"(Meyr et al., 2015)","plainCitation":"(Meyr et al., 2015)"},"citationItems":[{"id":403,"uris":["http://zotero.org/users/local/p8kwKNoG/items/J7H6YVVZ"],"uri":["http://zotero.org/users/local/p8kwKNoG/items/J7H6YVVZ"],"itemData":{"id":403,"type":"chapter","title":"Structure of advanced planning systems","container-title":"Supply chain management and advanced planning","publisher":"Springer","page":"99-106","author":[{"family":"Meyr","given":"Herbert"},{"family":"Wagner","given":"Michael"},{"family":"Rohde","given":"Jens"}],"issued":{"date-parts":[["2015"]]}}}],"schema":"https://github.com/citation-style-language/schema/raw/master/csl-citation.json"} </w:instrText>
      </w:r>
      <w:r w:rsidR="00F21686">
        <w:fldChar w:fldCharType="separate"/>
      </w:r>
      <w:r w:rsidR="00F21686" w:rsidRPr="00F21686">
        <w:rPr>
          <w:rFonts w:ascii="Times New Roman" w:hAnsi="Times New Roman" w:cs="Times New Roman"/>
        </w:rPr>
        <w:t>(Meyr et al., 2015)</w:t>
      </w:r>
      <w:r w:rsidR="00F21686">
        <w:fldChar w:fldCharType="end"/>
      </w:r>
      <w:r>
        <w:t xml:space="preserve">. </w:t>
      </w:r>
      <w:r w:rsidR="003A30CA">
        <w:t>Once the system is operated, mon</w:t>
      </w:r>
      <w:r w:rsidR="003A30CA">
        <w:t>itoring and implementing desired</w:t>
      </w:r>
      <w:r w:rsidR="003A30CA">
        <w:t xml:space="preserve"> short-term objectives will </w:t>
      </w:r>
      <w:r w:rsidR="003A30CA">
        <w:t>result in</w:t>
      </w:r>
      <w:r w:rsidR="003A30CA">
        <w:t xml:space="preserve"> ineffective metrics.</w:t>
      </w:r>
    </w:p>
    <w:p w14:paraId="0753F622" w14:textId="77777777" w:rsidR="00AA2CA6" w:rsidRDefault="00AA2CA6" w:rsidP="00A72137">
      <w:pPr>
        <w:jc w:val="both"/>
      </w:pPr>
      <w:bookmarkStart w:id="0" w:name="_GoBack"/>
      <w:bookmarkEnd w:id="0"/>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5273BB" w:rsidRDefault="00682928" w:rsidP="006335F6">
          <w:pPr>
            <w:pStyle w:val="SectionTitle"/>
            <w:rPr>
              <w:rFonts w:ascii="Times New Roman" w:hAnsi="Times New Roman" w:cs="Times New Roman"/>
              <w:color w:val="000000" w:themeColor="text1"/>
            </w:rPr>
          </w:pPr>
          <w:r w:rsidRPr="005273BB">
            <w:rPr>
              <w:rFonts w:ascii="Times New Roman" w:hAnsi="Times New Roman" w:cs="Times New Roman"/>
              <w:color w:val="000000" w:themeColor="text1"/>
            </w:rPr>
            <w:t>References</w:t>
          </w:r>
        </w:p>
        <w:p w14:paraId="67B515C9" w14:textId="77777777" w:rsidR="00F21686" w:rsidRPr="00F21686" w:rsidRDefault="00682928" w:rsidP="00F21686">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F21686">
            <w:rPr>
              <w:rFonts w:ascii="Times New Roman" w:hAnsi="Times New Roman" w:cs="Times New Roman"/>
            </w:rPr>
            <w:t xml:space="preserve">Meyr, H., Wagner, M., &amp; Rohde, J. (2015). Structure of advanced planning systems. In </w:t>
          </w:r>
          <w:r w:rsidRPr="00F21686">
            <w:rPr>
              <w:rFonts w:ascii="Times New Roman" w:hAnsi="Times New Roman" w:cs="Times New Roman"/>
              <w:i/>
              <w:iCs/>
            </w:rPr>
            <w:t>Supply chain management and advanced planning</w:t>
          </w:r>
          <w:r w:rsidRPr="00F21686">
            <w:rPr>
              <w:rFonts w:ascii="Times New Roman" w:hAnsi="Times New Roman" w:cs="Times New Roman"/>
            </w:rPr>
            <w:t xml:space="preserve"> (pp. 99–106). Springer.</w:t>
          </w:r>
        </w:p>
        <w:p w14:paraId="2911AA7F" w14:textId="77777777" w:rsidR="00F21686" w:rsidRPr="00F21686" w:rsidRDefault="00682928" w:rsidP="00F21686">
          <w:pPr>
            <w:pStyle w:val="Bibliography"/>
            <w:rPr>
              <w:rFonts w:ascii="Times New Roman" w:hAnsi="Times New Roman" w:cs="Times New Roman"/>
            </w:rPr>
          </w:pPr>
          <w:r w:rsidRPr="00F21686">
            <w:rPr>
              <w:rFonts w:ascii="Times New Roman" w:hAnsi="Times New Roman" w:cs="Times New Roman"/>
            </w:rPr>
            <w:t xml:space="preserve">Yawar, S. A., &amp; Seuring, S. (2017). Management of social issues in supply chains: a literature review exploring social issues, actions and performance outcomes. </w:t>
          </w:r>
          <w:r w:rsidRPr="00F21686">
            <w:rPr>
              <w:rFonts w:ascii="Times New Roman" w:hAnsi="Times New Roman" w:cs="Times New Roman"/>
              <w:i/>
              <w:iCs/>
            </w:rPr>
            <w:t>Journal of Business Ethics</w:t>
          </w:r>
          <w:r w:rsidRPr="00F21686">
            <w:rPr>
              <w:rFonts w:ascii="Times New Roman" w:hAnsi="Times New Roman" w:cs="Times New Roman"/>
            </w:rPr>
            <w:t xml:space="preserve">, </w:t>
          </w:r>
          <w:r w:rsidRPr="00F21686">
            <w:rPr>
              <w:rFonts w:ascii="Times New Roman" w:hAnsi="Times New Roman" w:cs="Times New Roman"/>
              <w:i/>
              <w:iCs/>
            </w:rPr>
            <w:t>141</w:t>
          </w:r>
          <w:r w:rsidRPr="00F21686">
            <w:rPr>
              <w:rFonts w:ascii="Times New Roman" w:hAnsi="Times New Roman" w:cs="Times New Roman"/>
            </w:rPr>
            <w:t>(3), 621–643.</w:t>
          </w:r>
        </w:p>
        <w:p w14:paraId="507D1DA3" w14:textId="4D003445" w:rsidR="00A72137" w:rsidRDefault="00682928" w:rsidP="004B0CDC">
          <w:pPr>
            <w:ind w:left="720" w:hanging="720"/>
          </w:pPr>
          <w:r>
            <w:fldChar w:fldCharType="end"/>
          </w:r>
        </w:p>
        <w:p w14:paraId="566C5AC3" w14:textId="77777777" w:rsidR="00E81978" w:rsidRPr="005273BB" w:rsidRDefault="00890155" w:rsidP="006335F6">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510051" w14:textId="77777777" w:rsidR="00890155" w:rsidRDefault="00890155">
      <w:pPr>
        <w:spacing w:line="240" w:lineRule="auto"/>
      </w:pPr>
      <w:r>
        <w:separator/>
      </w:r>
    </w:p>
  </w:endnote>
  <w:endnote w:type="continuationSeparator" w:id="0">
    <w:p w14:paraId="4E5FC833" w14:textId="77777777" w:rsidR="00890155" w:rsidRDefault="008901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C17462" w14:textId="77777777" w:rsidR="00890155" w:rsidRDefault="00890155">
      <w:pPr>
        <w:spacing w:line="240" w:lineRule="auto"/>
      </w:pPr>
      <w:r>
        <w:separator/>
      </w:r>
    </w:p>
  </w:footnote>
  <w:footnote w:type="continuationSeparator" w:id="0">
    <w:p w14:paraId="43C5B0A0" w14:textId="77777777" w:rsidR="00890155" w:rsidRDefault="0089015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641B6ECC" w:rsidR="00E81978" w:rsidRDefault="0089015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31B1">
          <w:rPr>
            <w:rStyle w:val="Strong"/>
          </w:rPr>
          <w:t>SUPPLY CHAIN MANAGEMENT</w:t>
        </w:r>
      </w:sdtContent>
    </w:sdt>
    <w:r w:rsidR="0068292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A30CA">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2A999AB7" w:rsidR="00E81978" w:rsidRDefault="00682928"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31B1">
          <w:rPr>
            <w:rStyle w:val="Strong"/>
          </w:rPr>
          <w:t>SUPPLY CHAIN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A30CA">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50B251BE">
      <w:start w:val="1"/>
      <w:numFmt w:val="bullet"/>
      <w:lvlText w:val="•"/>
      <w:lvlJc w:val="left"/>
    </w:lvl>
    <w:lvl w:ilvl="1" w:tplc="78608652">
      <w:numFmt w:val="decimal"/>
      <w:lvlText w:val=""/>
      <w:lvlJc w:val="left"/>
    </w:lvl>
    <w:lvl w:ilvl="2" w:tplc="8EF4A248">
      <w:numFmt w:val="decimal"/>
      <w:lvlText w:val=""/>
      <w:lvlJc w:val="left"/>
    </w:lvl>
    <w:lvl w:ilvl="3" w:tplc="33129858">
      <w:numFmt w:val="decimal"/>
      <w:lvlText w:val=""/>
      <w:lvlJc w:val="left"/>
    </w:lvl>
    <w:lvl w:ilvl="4" w:tplc="FAB0F57A">
      <w:numFmt w:val="decimal"/>
      <w:lvlText w:val=""/>
      <w:lvlJc w:val="left"/>
    </w:lvl>
    <w:lvl w:ilvl="5" w:tplc="D63A2ABE">
      <w:numFmt w:val="decimal"/>
      <w:lvlText w:val=""/>
      <w:lvlJc w:val="left"/>
    </w:lvl>
    <w:lvl w:ilvl="6" w:tplc="438CCE4E">
      <w:numFmt w:val="decimal"/>
      <w:lvlText w:val=""/>
      <w:lvlJc w:val="left"/>
    </w:lvl>
    <w:lvl w:ilvl="7" w:tplc="44FA7848">
      <w:numFmt w:val="decimal"/>
      <w:lvlText w:val=""/>
      <w:lvlJc w:val="left"/>
    </w:lvl>
    <w:lvl w:ilvl="8" w:tplc="C79AF0DA">
      <w:numFmt w:val="decimal"/>
      <w:lvlText w:val=""/>
      <w:lvlJc w:val="left"/>
    </w:lvl>
  </w:abstractNum>
  <w:abstractNum w:abstractNumId="1">
    <w:nsid w:val="B073E91A"/>
    <w:multiLevelType w:val="hybridMultilevel"/>
    <w:tmpl w:val="BDDE05C7"/>
    <w:lvl w:ilvl="0" w:tplc="F960775E">
      <w:start w:val="1"/>
      <w:numFmt w:val="bullet"/>
      <w:lvlText w:val="•"/>
      <w:lvlJc w:val="left"/>
    </w:lvl>
    <w:lvl w:ilvl="1" w:tplc="EC7A9358">
      <w:numFmt w:val="decimal"/>
      <w:lvlText w:val=""/>
      <w:lvlJc w:val="left"/>
    </w:lvl>
    <w:lvl w:ilvl="2" w:tplc="11704C24">
      <w:numFmt w:val="decimal"/>
      <w:lvlText w:val=""/>
      <w:lvlJc w:val="left"/>
    </w:lvl>
    <w:lvl w:ilvl="3" w:tplc="933C0032">
      <w:numFmt w:val="decimal"/>
      <w:lvlText w:val=""/>
      <w:lvlJc w:val="left"/>
    </w:lvl>
    <w:lvl w:ilvl="4" w:tplc="C22C8EA4">
      <w:numFmt w:val="decimal"/>
      <w:lvlText w:val=""/>
      <w:lvlJc w:val="left"/>
    </w:lvl>
    <w:lvl w:ilvl="5" w:tplc="99840826">
      <w:numFmt w:val="decimal"/>
      <w:lvlText w:val=""/>
      <w:lvlJc w:val="left"/>
    </w:lvl>
    <w:lvl w:ilvl="6" w:tplc="F14ED4C2">
      <w:numFmt w:val="decimal"/>
      <w:lvlText w:val=""/>
      <w:lvlJc w:val="left"/>
    </w:lvl>
    <w:lvl w:ilvl="7" w:tplc="C2FCEE6E">
      <w:numFmt w:val="decimal"/>
      <w:lvlText w:val=""/>
      <w:lvlJc w:val="left"/>
    </w:lvl>
    <w:lvl w:ilvl="8" w:tplc="817E4056">
      <w:numFmt w:val="decimal"/>
      <w:lvlText w:val=""/>
      <w:lvlJc w:val="left"/>
    </w:lvl>
  </w:abstractNum>
  <w:abstractNum w:abstractNumId="2">
    <w:nsid w:val="D8081752"/>
    <w:multiLevelType w:val="hybridMultilevel"/>
    <w:tmpl w:val="04D24F56"/>
    <w:lvl w:ilvl="0" w:tplc="5BF060DA">
      <w:start w:val="1"/>
      <w:numFmt w:val="bullet"/>
      <w:lvlText w:val="•"/>
      <w:lvlJc w:val="left"/>
    </w:lvl>
    <w:lvl w:ilvl="1" w:tplc="FA36B358">
      <w:numFmt w:val="decimal"/>
      <w:lvlText w:val=""/>
      <w:lvlJc w:val="left"/>
    </w:lvl>
    <w:lvl w:ilvl="2" w:tplc="D01C4346">
      <w:numFmt w:val="decimal"/>
      <w:lvlText w:val=""/>
      <w:lvlJc w:val="left"/>
    </w:lvl>
    <w:lvl w:ilvl="3" w:tplc="55F28052">
      <w:numFmt w:val="decimal"/>
      <w:lvlText w:val=""/>
      <w:lvlJc w:val="left"/>
    </w:lvl>
    <w:lvl w:ilvl="4" w:tplc="4BE644E8">
      <w:numFmt w:val="decimal"/>
      <w:lvlText w:val=""/>
      <w:lvlJc w:val="left"/>
    </w:lvl>
    <w:lvl w:ilvl="5" w:tplc="CE88EDBC">
      <w:numFmt w:val="decimal"/>
      <w:lvlText w:val=""/>
      <w:lvlJc w:val="left"/>
    </w:lvl>
    <w:lvl w:ilvl="6" w:tplc="C8B0B030">
      <w:numFmt w:val="decimal"/>
      <w:lvlText w:val=""/>
      <w:lvlJc w:val="left"/>
    </w:lvl>
    <w:lvl w:ilvl="7" w:tplc="B93EFA76">
      <w:numFmt w:val="decimal"/>
      <w:lvlText w:val=""/>
      <w:lvlJc w:val="left"/>
    </w:lvl>
    <w:lvl w:ilvl="8" w:tplc="21C0096C">
      <w:numFmt w:val="decimal"/>
      <w:lvlText w:val=""/>
      <w:lvlJc w:val="left"/>
    </w:lvl>
  </w:abstractNum>
  <w:abstractNum w:abstractNumId="3">
    <w:nsid w:val="E5B523C1"/>
    <w:multiLevelType w:val="hybridMultilevel"/>
    <w:tmpl w:val="023BF8AA"/>
    <w:lvl w:ilvl="0" w:tplc="98767D66">
      <w:start w:val="1"/>
      <w:numFmt w:val="bullet"/>
      <w:lvlText w:val="•"/>
      <w:lvlJc w:val="left"/>
    </w:lvl>
    <w:lvl w:ilvl="1" w:tplc="10E2ECC0">
      <w:numFmt w:val="decimal"/>
      <w:lvlText w:val=""/>
      <w:lvlJc w:val="left"/>
    </w:lvl>
    <w:lvl w:ilvl="2" w:tplc="1C1EF3AC">
      <w:numFmt w:val="decimal"/>
      <w:lvlText w:val=""/>
      <w:lvlJc w:val="left"/>
    </w:lvl>
    <w:lvl w:ilvl="3" w:tplc="91C4B37A">
      <w:numFmt w:val="decimal"/>
      <w:lvlText w:val=""/>
      <w:lvlJc w:val="left"/>
    </w:lvl>
    <w:lvl w:ilvl="4" w:tplc="F156396A">
      <w:numFmt w:val="decimal"/>
      <w:lvlText w:val=""/>
      <w:lvlJc w:val="left"/>
    </w:lvl>
    <w:lvl w:ilvl="5" w:tplc="E14001FC">
      <w:numFmt w:val="decimal"/>
      <w:lvlText w:val=""/>
      <w:lvlJc w:val="left"/>
    </w:lvl>
    <w:lvl w:ilvl="6" w:tplc="7E7E24DA">
      <w:numFmt w:val="decimal"/>
      <w:lvlText w:val=""/>
      <w:lvlJc w:val="left"/>
    </w:lvl>
    <w:lvl w:ilvl="7" w:tplc="3D6A676A">
      <w:numFmt w:val="decimal"/>
      <w:lvlText w:val=""/>
      <w:lvlJc w:val="left"/>
    </w:lvl>
    <w:lvl w:ilvl="8" w:tplc="E18C6D2C">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2542CA9C">
      <w:start w:val="1"/>
      <w:numFmt w:val="bullet"/>
      <w:lvlText w:val=""/>
      <w:lvlJc w:val="left"/>
      <w:pPr>
        <w:ind w:left="720" w:hanging="360"/>
      </w:pPr>
      <w:rPr>
        <w:rFonts w:ascii="Symbol" w:hAnsi="Symbol" w:hint="default"/>
      </w:rPr>
    </w:lvl>
    <w:lvl w:ilvl="1" w:tplc="678A8EB0" w:tentative="1">
      <w:start w:val="1"/>
      <w:numFmt w:val="bullet"/>
      <w:lvlText w:val="o"/>
      <w:lvlJc w:val="left"/>
      <w:pPr>
        <w:ind w:left="1440" w:hanging="360"/>
      </w:pPr>
      <w:rPr>
        <w:rFonts w:ascii="Courier New" w:hAnsi="Courier New" w:cs="Courier New" w:hint="default"/>
      </w:rPr>
    </w:lvl>
    <w:lvl w:ilvl="2" w:tplc="842ADCA6" w:tentative="1">
      <w:start w:val="1"/>
      <w:numFmt w:val="bullet"/>
      <w:lvlText w:val=""/>
      <w:lvlJc w:val="left"/>
      <w:pPr>
        <w:ind w:left="2160" w:hanging="360"/>
      </w:pPr>
      <w:rPr>
        <w:rFonts w:ascii="Wingdings" w:hAnsi="Wingdings" w:hint="default"/>
      </w:rPr>
    </w:lvl>
    <w:lvl w:ilvl="3" w:tplc="4A4CAA9E" w:tentative="1">
      <w:start w:val="1"/>
      <w:numFmt w:val="bullet"/>
      <w:lvlText w:val=""/>
      <w:lvlJc w:val="left"/>
      <w:pPr>
        <w:ind w:left="2880" w:hanging="360"/>
      </w:pPr>
      <w:rPr>
        <w:rFonts w:ascii="Symbol" w:hAnsi="Symbol" w:hint="default"/>
      </w:rPr>
    </w:lvl>
    <w:lvl w:ilvl="4" w:tplc="1E46C16C" w:tentative="1">
      <w:start w:val="1"/>
      <w:numFmt w:val="bullet"/>
      <w:lvlText w:val="o"/>
      <w:lvlJc w:val="left"/>
      <w:pPr>
        <w:ind w:left="3600" w:hanging="360"/>
      </w:pPr>
      <w:rPr>
        <w:rFonts w:ascii="Courier New" w:hAnsi="Courier New" w:cs="Courier New" w:hint="default"/>
      </w:rPr>
    </w:lvl>
    <w:lvl w:ilvl="5" w:tplc="03226804" w:tentative="1">
      <w:start w:val="1"/>
      <w:numFmt w:val="bullet"/>
      <w:lvlText w:val=""/>
      <w:lvlJc w:val="left"/>
      <w:pPr>
        <w:ind w:left="4320" w:hanging="360"/>
      </w:pPr>
      <w:rPr>
        <w:rFonts w:ascii="Wingdings" w:hAnsi="Wingdings" w:hint="default"/>
      </w:rPr>
    </w:lvl>
    <w:lvl w:ilvl="6" w:tplc="CB0E740C" w:tentative="1">
      <w:start w:val="1"/>
      <w:numFmt w:val="bullet"/>
      <w:lvlText w:val=""/>
      <w:lvlJc w:val="left"/>
      <w:pPr>
        <w:ind w:left="5040" w:hanging="360"/>
      </w:pPr>
      <w:rPr>
        <w:rFonts w:ascii="Symbol" w:hAnsi="Symbol" w:hint="default"/>
      </w:rPr>
    </w:lvl>
    <w:lvl w:ilvl="7" w:tplc="84D68A84" w:tentative="1">
      <w:start w:val="1"/>
      <w:numFmt w:val="bullet"/>
      <w:lvlText w:val="o"/>
      <w:lvlJc w:val="left"/>
      <w:pPr>
        <w:ind w:left="5760" w:hanging="360"/>
      </w:pPr>
      <w:rPr>
        <w:rFonts w:ascii="Courier New" w:hAnsi="Courier New" w:cs="Courier New" w:hint="default"/>
      </w:rPr>
    </w:lvl>
    <w:lvl w:ilvl="8" w:tplc="55587842"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8D183B9C">
      <w:start w:val="1"/>
      <w:numFmt w:val="decimal"/>
      <w:lvlText w:val="%1)"/>
      <w:lvlJc w:val="left"/>
      <w:pPr>
        <w:ind w:left="720" w:hanging="360"/>
      </w:pPr>
      <w:rPr>
        <w:rFonts w:hint="default"/>
      </w:rPr>
    </w:lvl>
    <w:lvl w:ilvl="1" w:tplc="394EDB28" w:tentative="1">
      <w:start w:val="1"/>
      <w:numFmt w:val="lowerLetter"/>
      <w:lvlText w:val="%2."/>
      <w:lvlJc w:val="left"/>
      <w:pPr>
        <w:ind w:left="1440" w:hanging="360"/>
      </w:pPr>
    </w:lvl>
    <w:lvl w:ilvl="2" w:tplc="1B0A9272" w:tentative="1">
      <w:start w:val="1"/>
      <w:numFmt w:val="lowerRoman"/>
      <w:lvlText w:val="%3."/>
      <w:lvlJc w:val="right"/>
      <w:pPr>
        <w:ind w:left="2160" w:hanging="180"/>
      </w:pPr>
    </w:lvl>
    <w:lvl w:ilvl="3" w:tplc="B4EE855C" w:tentative="1">
      <w:start w:val="1"/>
      <w:numFmt w:val="decimal"/>
      <w:lvlText w:val="%4."/>
      <w:lvlJc w:val="left"/>
      <w:pPr>
        <w:ind w:left="2880" w:hanging="360"/>
      </w:pPr>
    </w:lvl>
    <w:lvl w:ilvl="4" w:tplc="862CDC0A" w:tentative="1">
      <w:start w:val="1"/>
      <w:numFmt w:val="lowerLetter"/>
      <w:lvlText w:val="%5."/>
      <w:lvlJc w:val="left"/>
      <w:pPr>
        <w:ind w:left="3600" w:hanging="360"/>
      </w:pPr>
    </w:lvl>
    <w:lvl w:ilvl="5" w:tplc="E8441680" w:tentative="1">
      <w:start w:val="1"/>
      <w:numFmt w:val="lowerRoman"/>
      <w:lvlText w:val="%6."/>
      <w:lvlJc w:val="right"/>
      <w:pPr>
        <w:ind w:left="4320" w:hanging="180"/>
      </w:pPr>
    </w:lvl>
    <w:lvl w:ilvl="6" w:tplc="922AD0F6" w:tentative="1">
      <w:start w:val="1"/>
      <w:numFmt w:val="decimal"/>
      <w:lvlText w:val="%7."/>
      <w:lvlJc w:val="left"/>
      <w:pPr>
        <w:ind w:left="5040" w:hanging="360"/>
      </w:pPr>
    </w:lvl>
    <w:lvl w:ilvl="7" w:tplc="FE92C092" w:tentative="1">
      <w:start w:val="1"/>
      <w:numFmt w:val="lowerLetter"/>
      <w:lvlText w:val="%8."/>
      <w:lvlJc w:val="left"/>
      <w:pPr>
        <w:ind w:left="5760" w:hanging="360"/>
      </w:pPr>
    </w:lvl>
    <w:lvl w:ilvl="8" w:tplc="3A76448A" w:tentative="1">
      <w:start w:val="1"/>
      <w:numFmt w:val="lowerRoman"/>
      <w:lvlText w:val="%9."/>
      <w:lvlJc w:val="right"/>
      <w:pPr>
        <w:ind w:left="6480" w:hanging="180"/>
      </w:pPr>
    </w:lvl>
  </w:abstractNum>
  <w:abstractNum w:abstractNumId="17">
    <w:nsid w:val="21BBFCD9"/>
    <w:multiLevelType w:val="hybridMultilevel"/>
    <w:tmpl w:val="A0B5B23B"/>
    <w:lvl w:ilvl="0" w:tplc="4DC263D0">
      <w:start w:val="1"/>
      <w:numFmt w:val="bullet"/>
      <w:lvlText w:val="•"/>
      <w:lvlJc w:val="left"/>
    </w:lvl>
    <w:lvl w:ilvl="1" w:tplc="B07C0416">
      <w:numFmt w:val="decimal"/>
      <w:lvlText w:val=""/>
      <w:lvlJc w:val="left"/>
    </w:lvl>
    <w:lvl w:ilvl="2" w:tplc="34226826">
      <w:numFmt w:val="decimal"/>
      <w:lvlText w:val=""/>
      <w:lvlJc w:val="left"/>
    </w:lvl>
    <w:lvl w:ilvl="3" w:tplc="EB70E1F0">
      <w:numFmt w:val="decimal"/>
      <w:lvlText w:val=""/>
      <w:lvlJc w:val="left"/>
    </w:lvl>
    <w:lvl w:ilvl="4" w:tplc="580C420E">
      <w:numFmt w:val="decimal"/>
      <w:lvlText w:val=""/>
      <w:lvlJc w:val="left"/>
    </w:lvl>
    <w:lvl w:ilvl="5" w:tplc="957895E0">
      <w:numFmt w:val="decimal"/>
      <w:lvlText w:val=""/>
      <w:lvlJc w:val="left"/>
    </w:lvl>
    <w:lvl w:ilvl="6" w:tplc="3D80BCE4">
      <w:numFmt w:val="decimal"/>
      <w:lvlText w:val=""/>
      <w:lvlJc w:val="left"/>
    </w:lvl>
    <w:lvl w:ilvl="7" w:tplc="F3464D70">
      <w:numFmt w:val="decimal"/>
      <w:lvlText w:val=""/>
      <w:lvlJc w:val="left"/>
    </w:lvl>
    <w:lvl w:ilvl="8" w:tplc="4558B8C0">
      <w:numFmt w:val="decimal"/>
      <w:lvlText w:val=""/>
      <w:lvlJc w:val="left"/>
    </w:lvl>
  </w:abstractNum>
  <w:abstractNum w:abstractNumId="18">
    <w:nsid w:val="22CED08D"/>
    <w:multiLevelType w:val="hybridMultilevel"/>
    <w:tmpl w:val="9D020F7C"/>
    <w:lvl w:ilvl="0" w:tplc="8598BE0C">
      <w:start w:val="1"/>
      <w:numFmt w:val="bullet"/>
      <w:lvlText w:val="•"/>
      <w:lvlJc w:val="left"/>
    </w:lvl>
    <w:lvl w:ilvl="1" w:tplc="8BD4CC7A">
      <w:numFmt w:val="decimal"/>
      <w:lvlText w:val=""/>
      <w:lvlJc w:val="left"/>
    </w:lvl>
    <w:lvl w:ilvl="2" w:tplc="F28CA606">
      <w:numFmt w:val="decimal"/>
      <w:lvlText w:val=""/>
      <w:lvlJc w:val="left"/>
    </w:lvl>
    <w:lvl w:ilvl="3" w:tplc="B78E6E48">
      <w:numFmt w:val="decimal"/>
      <w:lvlText w:val=""/>
      <w:lvlJc w:val="left"/>
    </w:lvl>
    <w:lvl w:ilvl="4" w:tplc="27F439BA">
      <w:numFmt w:val="decimal"/>
      <w:lvlText w:val=""/>
      <w:lvlJc w:val="left"/>
    </w:lvl>
    <w:lvl w:ilvl="5" w:tplc="25C0C2A0">
      <w:numFmt w:val="decimal"/>
      <w:lvlText w:val=""/>
      <w:lvlJc w:val="left"/>
    </w:lvl>
    <w:lvl w:ilvl="6" w:tplc="F93AE30A">
      <w:numFmt w:val="decimal"/>
      <w:lvlText w:val=""/>
      <w:lvlJc w:val="left"/>
    </w:lvl>
    <w:lvl w:ilvl="7" w:tplc="7E60C240">
      <w:numFmt w:val="decimal"/>
      <w:lvlText w:val=""/>
      <w:lvlJc w:val="left"/>
    </w:lvl>
    <w:lvl w:ilvl="8" w:tplc="A59E35E8">
      <w:numFmt w:val="decimal"/>
      <w:lvlText w:val=""/>
      <w:lvlJc w:val="left"/>
    </w:lvl>
  </w:abstractNum>
  <w:abstractNum w:abstractNumId="19">
    <w:nsid w:val="26FA8E88"/>
    <w:multiLevelType w:val="hybridMultilevel"/>
    <w:tmpl w:val="00681267"/>
    <w:lvl w:ilvl="0" w:tplc="E58609A8">
      <w:start w:val="1"/>
      <w:numFmt w:val="bullet"/>
      <w:lvlText w:val="•"/>
      <w:lvlJc w:val="left"/>
    </w:lvl>
    <w:lvl w:ilvl="1" w:tplc="F73AEF90">
      <w:numFmt w:val="decimal"/>
      <w:lvlText w:val=""/>
      <w:lvlJc w:val="left"/>
    </w:lvl>
    <w:lvl w:ilvl="2" w:tplc="1BA26D9E">
      <w:numFmt w:val="decimal"/>
      <w:lvlText w:val=""/>
      <w:lvlJc w:val="left"/>
    </w:lvl>
    <w:lvl w:ilvl="3" w:tplc="D6AC1C0E">
      <w:numFmt w:val="decimal"/>
      <w:lvlText w:val=""/>
      <w:lvlJc w:val="left"/>
    </w:lvl>
    <w:lvl w:ilvl="4" w:tplc="A9C68436">
      <w:numFmt w:val="decimal"/>
      <w:lvlText w:val=""/>
      <w:lvlJc w:val="left"/>
    </w:lvl>
    <w:lvl w:ilvl="5" w:tplc="AB5092D8">
      <w:numFmt w:val="decimal"/>
      <w:lvlText w:val=""/>
      <w:lvlJc w:val="left"/>
    </w:lvl>
    <w:lvl w:ilvl="6" w:tplc="CCFC9668">
      <w:numFmt w:val="decimal"/>
      <w:lvlText w:val=""/>
      <w:lvlJc w:val="left"/>
    </w:lvl>
    <w:lvl w:ilvl="7" w:tplc="AFC4A086">
      <w:numFmt w:val="decimal"/>
      <w:lvlText w:val=""/>
      <w:lvlJc w:val="left"/>
    </w:lvl>
    <w:lvl w:ilvl="8" w:tplc="A0C0617E">
      <w:numFmt w:val="decimal"/>
      <w:lvlText w:val=""/>
      <w:lvlJc w:val="left"/>
    </w:lvl>
  </w:abstractNum>
  <w:abstractNum w:abstractNumId="20">
    <w:nsid w:val="29100550"/>
    <w:multiLevelType w:val="hybridMultilevel"/>
    <w:tmpl w:val="BC74652C"/>
    <w:lvl w:ilvl="0" w:tplc="C13CAFAE">
      <w:start w:val="1"/>
      <w:numFmt w:val="decimal"/>
      <w:lvlText w:val="%1."/>
      <w:lvlJc w:val="left"/>
      <w:pPr>
        <w:ind w:left="720" w:hanging="360"/>
      </w:pPr>
      <w:rPr>
        <w:rFonts w:hint="default"/>
      </w:rPr>
    </w:lvl>
    <w:lvl w:ilvl="1" w:tplc="1A629654" w:tentative="1">
      <w:start w:val="1"/>
      <w:numFmt w:val="lowerLetter"/>
      <w:lvlText w:val="%2."/>
      <w:lvlJc w:val="left"/>
      <w:pPr>
        <w:ind w:left="1440" w:hanging="360"/>
      </w:pPr>
    </w:lvl>
    <w:lvl w:ilvl="2" w:tplc="7E1C7B10" w:tentative="1">
      <w:start w:val="1"/>
      <w:numFmt w:val="lowerRoman"/>
      <w:lvlText w:val="%3."/>
      <w:lvlJc w:val="right"/>
      <w:pPr>
        <w:ind w:left="2160" w:hanging="180"/>
      </w:pPr>
    </w:lvl>
    <w:lvl w:ilvl="3" w:tplc="9F527ED0" w:tentative="1">
      <w:start w:val="1"/>
      <w:numFmt w:val="decimal"/>
      <w:lvlText w:val="%4."/>
      <w:lvlJc w:val="left"/>
      <w:pPr>
        <w:ind w:left="2880" w:hanging="360"/>
      </w:pPr>
    </w:lvl>
    <w:lvl w:ilvl="4" w:tplc="56929266" w:tentative="1">
      <w:start w:val="1"/>
      <w:numFmt w:val="lowerLetter"/>
      <w:lvlText w:val="%5."/>
      <w:lvlJc w:val="left"/>
      <w:pPr>
        <w:ind w:left="3600" w:hanging="360"/>
      </w:pPr>
    </w:lvl>
    <w:lvl w:ilvl="5" w:tplc="DE38B6F8" w:tentative="1">
      <w:start w:val="1"/>
      <w:numFmt w:val="lowerRoman"/>
      <w:lvlText w:val="%6."/>
      <w:lvlJc w:val="right"/>
      <w:pPr>
        <w:ind w:left="4320" w:hanging="180"/>
      </w:pPr>
    </w:lvl>
    <w:lvl w:ilvl="6" w:tplc="BC4C46DE" w:tentative="1">
      <w:start w:val="1"/>
      <w:numFmt w:val="decimal"/>
      <w:lvlText w:val="%7."/>
      <w:lvlJc w:val="left"/>
      <w:pPr>
        <w:ind w:left="5040" w:hanging="360"/>
      </w:pPr>
    </w:lvl>
    <w:lvl w:ilvl="7" w:tplc="0E60F510" w:tentative="1">
      <w:start w:val="1"/>
      <w:numFmt w:val="lowerLetter"/>
      <w:lvlText w:val="%8."/>
      <w:lvlJc w:val="left"/>
      <w:pPr>
        <w:ind w:left="5760" w:hanging="360"/>
      </w:pPr>
    </w:lvl>
    <w:lvl w:ilvl="8" w:tplc="07C207C6" w:tentative="1">
      <w:start w:val="1"/>
      <w:numFmt w:val="lowerRoman"/>
      <w:lvlText w:val="%9."/>
      <w:lvlJc w:val="right"/>
      <w:pPr>
        <w:ind w:left="6480" w:hanging="180"/>
      </w:pPr>
    </w:lvl>
  </w:abstractNum>
  <w:abstractNum w:abstractNumId="21">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D883A6F"/>
    <w:multiLevelType w:val="hybridMultilevel"/>
    <w:tmpl w:val="1C1FD2D8"/>
    <w:lvl w:ilvl="0" w:tplc="83F0F6BA">
      <w:start w:val="1"/>
      <w:numFmt w:val="bullet"/>
      <w:lvlText w:val="•"/>
      <w:lvlJc w:val="left"/>
    </w:lvl>
    <w:lvl w:ilvl="1" w:tplc="BE820FD4">
      <w:numFmt w:val="decimal"/>
      <w:lvlText w:val=""/>
      <w:lvlJc w:val="left"/>
    </w:lvl>
    <w:lvl w:ilvl="2" w:tplc="7C86B3E4">
      <w:numFmt w:val="decimal"/>
      <w:lvlText w:val=""/>
      <w:lvlJc w:val="left"/>
    </w:lvl>
    <w:lvl w:ilvl="3" w:tplc="D3EEFC40">
      <w:numFmt w:val="decimal"/>
      <w:lvlText w:val=""/>
      <w:lvlJc w:val="left"/>
    </w:lvl>
    <w:lvl w:ilvl="4" w:tplc="B5AE82BC">
      <w:numFmt w:val="decimal"/>
      <w:lvlText w:val=""/>
      <w:lvlJc w:val="left"/>
    </w:lvl>
    <w:lvl w:ilvl="5" w:tplc="F9BE7276">
      <w:numFmt w:val="decimal"/>
      <w:lvlText w:val=""/>
      <w:lvlJc w:val="left"/>
    </w:lvl>
    <w:lvl w:ilvl="6" w:tplc="B16E7946">
      <w:numFmt w:val="decimal"/>
      <w:lvlText w:val=""/>
      <w:lvlJc w:val="left"/>
    </w:lvl>
    <w:lvl w:ilvl="7" w:tplc="13864B94">
      <w:numFmt w:val="decimal"/>
      <w:lvlText w:val=""/>
      <w:lvlJc w:val="left"/>
    </w:lvl>
    <w:lvl w:ilvl="8" w:tplc="CB44799C">
      <w:numFmt w:val="decimal"/>
      <w:lvlText w:val=""/>
      <w:lvlJc w:val="left"/>
    </w:lvl>
  </w:abstractNum>
  <w:abstractNum w:abstractNumId="2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4AB13265"/>
    <w:multiLevelType w:val="hybridMultilevel"/>
    <w:tmpl w:val="88C67BFA"/>
    <w:lvl w:ilvl="0" w:tplc="73FADD60">
      <w:start w:val="1"/>
      <w:numFmt w:val="bullet"/>
      <w:lvlText w:val=""/>
      <w:lvlJc w:val="left"/>
      <w:pPr>
        <w:ind w:left="1080" w:hanging="360"/>
      </w:pPr>
      <w:rPr>
        <w:rFonts w:ascii="Symbol" w:hAnsi="Symbol" w:hint="default"/>
      </w:rPr>
    </w:lvl>
    <w:lvl w:ilvl="1" w:tplc="6FCA1670" w:tentative="1">
      <w:start w:val="1"/>
      <w:numFmt w:val="lowerLetter"/>
      <w:lvlText w:val="%2."/>
      <w:lvlJc w:val="left"/>
      <w:pPr>
        <w:ind w:left="1440" w:hanging="360"/>
      </w:pPr>
    </w:lvl>
    <w:lvl w:ilvl="2" w:tplc="17DA8FB2" w:tentative="1">
      <w:start w:val="1"/>
      <w:numFmt w:val="lowerRoman"/>
      <w:lvlText w:val="%3."/>
      <w:lvlJc w:val="right"/>
      <w:pPr>
        <w:ind w:left="2160" w:hanging="180"/>
      </w:pPr>
    </w:lvl>
    <w:lvl w:ilvl="3" w:tplc="238C3D5A" w:tentative="1">
      <w:start w:val="1"/>
      <w:numFmt w:val="decimal"/>
      <w:lvlText w:val="%4."/>
      <w:lvlJc w:val="left"/>
      <w:pPr>
        <w:ind w:left="2880" w:hanging="360"/>
      </w:pPr>
    </w:lvl>
    <w:lvl w:ilvl="4" w:tplc="06926D2C" w:tentative="1">
      <w:start w:val="1"/>
      <w:numFmt w:val="lowerLetter"/>
      <w:lvlText w:val="%5."/>
      <w:lvlJc w:val="left"/>
      <w:pPr>
        <w:ind w:left="3600" w:hanging="360"/>
      </w:pPr>
    </w:lvl>
    <w:lvl w:ilvl="5" w:tplc="8E6EB96C" w:tentative="1">
      <w:start w:val="1"/>
      <w:numFmt w:val="lowerRoman"/>
      <w:lvlText w:val="%6."/>
      <w:lvlJc w:val="right"/>
      <w:pPr>
        <w:ind w:left="4320" w:hanging="180"/>
      </w:pPr>
    </w:lvl>
    <w:lvl w:ilvl="6" w:tplc="06E83052" w:tentative="1">
      <w:start w:val="1"/>
      <w:numFmt w:val="decimal"/>
      <w:lvlText w:val="%7."/>
      <w:lvlJc w:val="left"/>
      <w:pPr>
        <w:ind w:left="5040" w:hanging="360"/>
      </w:pPr>
    </w:lvl>
    <w:lvl w:ilvl="7" w:tplc="18586838" w:tentative="1">
      <w:start w:val="1"/>
      <w:numFmt w:val="lowerLetter"/>
      <w:lvlText w:val="%8."/>
      <w:lvlJc w:val="left"/>
      <w:pPr>
        <w:ind w:left="5760" w:hanging="360"/>
      </w:pPr>
    </w:lvl>
    <w:lvl w:ilvl="8" w:tplc="9B4A11F0" w:tentative="1">
      <w:start w:val="1"/>
      <w:numFmt w:val="lowerRoman"/>
      <w:lvlText w:val="%9."/>
      <w:lvlJc w:val="right"/>
      <w:pPr>
        <w:ind w:left="6480" w:hanging="180"/>
      </w:pPr>
    </w:lvl>
  </w:abstractNum>
  <w:abstractNum w:abstractNumId="25">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88E1586"/>
    <w:multiLevelType w:val="hybridMultilevel"/>
    <w:tmpl w:val="141E3594"/>
    <w:lvl w:ilvl="0" w:tplc="05560D92">
      <w:start w:val="1"/>
      <w:numFmt w:val="decimal"/>
      <w:lvlText w:val="%1)"/>
      <w:lvlJc w:val="left"/>
      <w:pPr>
        <w:ind w:left="720" w:hanging="360"/>
      </w:pPr>
      <w:rPr>
        <w:rFonts w:hint="default"/>
      </w:rPr>
    </w:lvl>
    <w:lvl w:ilvl="1" w:tplc="DF264228" w:tentative="1">
      <w:start w:val="1"/>
      <w:numFmt w:val="lowerLetter"/>
      <w:lvlText w:val="%2."/>
      <w:lvlJc w:val="left"/>
      <w:pPr>
        <w:ind w:left="1440" w:hanging="360"/>
      </w:pPr>
    </w:lvl>
    <w:lvl w:ilvl="2" w:tplc="5CE2D08E" w:tentative="1">
      <w:start w:val="1"/>
      <w:numFmt w:val="lowerRoman"/>
      <w:lvlText w:val="%3."/>
      <w:lvlJc w:val="right"/>
      <w:pPr>
        <w:ind w:left="2160" w:hanging="180"/>
      </w:pPr>
    </w:lvl>
    <w:lvl w:ilvl="3" w:tplc="8D42B372" w:tentative="1">
      <w:start w:val="1"/>
      <w:numFmt w:val="decimal"/>
      <w:lvlText w:val="%4."/>
      <w:lvlJc w:val="left"/>
      <w:pPr>
        <w:ind w:left="2880" w:hanging="360"/>
      </w:pPr>
    </w:lvl>
    <w:lvl w:ilvl="4" w:tplc="AC12DD28" w:tentative="1">
      <w:start w:val="1"/>
      <w:numFmt w:val="lowerLetter"/>
      <w:lvlText w:val="%5."/>
      <w:lvlJc w:val="left"/>
      <w:pPr>
        <w:ind w:left="3600" w:hanging="360"/>
      </w:pPr>
    </w:lvl>
    <w:lvl w:ilvl="5" w:tplc="CF849FAE" w:tentative="1">
      <w:start w:val="1"/>
      <w:numFmt w:val="lowerRoman"/>
      <w:lvlText w:val="%6."/>
      <w:lvlJc w:val="right"/>
      <w:pPr>
        <w:ind w:left="4320" w:hanging="180"/>
      </w:pPr>
    </w:lvl>
    <w:lvl w:ilvl="6" w:tplc="568C89C0" w:tentative="1">
      <w:start w:val="1"/>
      <w:numFmt w:val="decimal"/>
      <w:lvlText w:val="%7."/>
      <w:lvlJc w:val="left"/>
      <w:pPr>
        <w:ind w:left="5040" w:hanging="360"/>
      </w:pPr>
    </w:lvl>
    <w:lvl w:ilvl="7" w:tplc="F8AC6E46" w:tentative="1">
      <w:start w:val="1"/>
      <w:numFmt w:val="lowerLetter"/>
      <w:lvlText w:val="%8."/>
      <w:lvlJc w:val="left"/>
      <w:pPr>
        <w:ind w:left="5760" w:hanging="360"/>
      </w:pPr>
    </w:lvl>
    <w:lvl w:ilvl="8" w:tplc="082E073E" w:tentative="1">
      <w:start w:val="1"/>
      <w:numFmt w:val="lowerRoman"/>
      <w:lvlText w:val="%9."/>
      <w:lvlJc w:val="right"/>
      <w:pPr>
        <w:ind w:left="6480" w:hanging="180"/>
      </w:pPr>
    </w:lvl>
  </w:abstractNum>
  <w:abstractNum w:abstractNumId="29">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nsid w:val="6F705447"/>
    <w:multiLevelType w:val="hybridMultilevel"/>
    <w:tmpl w:val="A6856301"/>
    <w:lvl w:ilvl="0" w:tplc="5F7ECE38">
      <w:start w:val="1"/>
      <w:numFmt w:val="bullet"/>
      <w:lvlText w:val="•"/>
      <w:lvlJc w:val="left"/>
    </w:lvl>
    <w:lvl w:ilvl="1" w:tplc="CFD6E276">
      <w:numFmt w:val="decimal"/>
      <w:lvlText w:val=""/>
      <w:lvlJc w:val="left"/>
    </w:lvl>
    <w:lvl w:ilvl="2" w:tplc="5596C47C">
      <w:numFmt w:val="decimal"/>
      <w:lvlText w:val=""/>
      <w:lvlJc w:val="left"/>
    </w:lvl>
    <w:lvl w:ilvl="3" w:tplc="675801D2">
      <w:numFmt w:val="decimal"/>
      <w:lvlText w:val=""/>
      <w:lvlJc w:val="left"/>
    </w:lvl>
    <w:lvl w:ilvl="4" w:tplc="0E96F318">
      <w:numFmt w:val="decimal"/>
      <w:lvlText w:val=""/>
      <w:lvlJc w:val="left"/>
    </w:lvl>
    <w:lvl w:ilvl="5" w:tplc="8D16F136">
      <w:numFmt w:val="decimal"/>
      <w:lvlText w:val=""/>
      <w:lvlJc w:val="left"/>
    </w:lvl>
    <w:lvl w:ilvl="6" w:tplc="3D927380">
      <w:numFmt w:val="decimal"/>
      <w:lvlText w:val=""/>
      <w:lvlJc w:val="left"/>
    </w:lvl>
    <w:lvl w:ilvl="7" w:tplc="906267C2">
      <w:numFmt w:val="decimal"/>
      <w:lvlText w:val=""/>
      <w:lvlJc w:val="left"/>
    </w:lvl>
    <w:lvl w:ilvl="8" w:tplc="EED050BE">
      <w:numFmt w:val="decimal"/>
      <w:lvlText w:val=""/>
      <w:lvlJc w:val="left"/>
    </w:lvl>
  </w:abstractNum>
  <w:abstractNum w:abstractNumId="32">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2"/>
  </w:num>
  <w:num w:numId="13">
    <w:abstractNumId w:val="27"/>
  </w:num>
  <w:num w:numId="14">
    <w:abstractNumId w:val="23"/>
  </w:num>
  <w:num w:numId="15">
    <w:abstractNumId w:val="30"/>
  </w:num>
  <w:num w:numId="16">
    <w:abstractNumId w:val="24"/>
  </w:num>
  <w:num w:numId="17">
    <w:abstractNumId w:val="14"/>
  </w:num>
  <w:num w:numId="18">
    <w:abstractNumId w:val="26"/>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2"/>
  </w:num>
  <w:num w:numId="26">
    <w:abstractNumId w:val="18"/>
  </w:num>
  <w:num w:numId="27">
    <w:abstractNumId w:val="31"/>
  </w:num>
  <w:num w:numId="28">
    <w:abstractNumId w:val="28"/>
  </w:num>
  <w:num w:numId="29">
    <w:abstractNumId w:val="16"/>
  </w:num>
  <w:num w:numId="30">
    <w:abstractNumId w:val="20"/>
  </w:num>
  <w:num w:numId="31">
    <w:abstractNumId w:val="29"/>
  </w:num>
  <w:num w:numId="32">
    <w:abstractNumId w:val="15"/>
  </w:num>
  <w:num w:numId="33">
    <w:abstractNumId w:val="21"/>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83953"/>
    <w:rsid w:val="000869F4"/>
    <w:rsid w:val="00097F6E"/>
    <w:rsid w:val="000A093F"/>
    <w:rsid w:val="000D3C9D"/>
    <w:rsid w:val="000D3F41"/>
    <w:rsid w:val="000D48E7"/>
    <w:rsid w:val="000E6136"/>
    <w:rsid w:val="001055A1"/>
    <w:rsid w:val="001136B2"/>
    <w:rsid w:val="00117456"/>
    <w:rsid w:val="0012412B"/>
    <w:rsid w:val="00135B40"/>
    <w:rsid w:val="00142096"/>
    <w:rsid w:val="00155BAF"/>
    <w:rsid w:val="00155EE3"/>
    <w:rsid w:val="00157FD2"/>
    <w:rsid w:val="00162258"/>
    <w:rsid w:val="00174BB3"/>
    <w:rsid w:val="00194B5A"/>
    <w:rsid w:val="001A0C24"/>
    <w:rsid w:val="001A318A"/>
    <w:rsid w:val="001D4AF0"/>
    <w:rsid w:val="001F1A22"/>
    <w:rsid w:val="001F1E00"/>
    <w:rsid w:val="001F5677"/>
    <w:rsid w:val="001F659D"/>
    <w:rsid w:val="00207480"/>
    <w:rsid w:val="0021157D"/>
    <w:rsid w:val="00211BEC"/>
    <w:rsid w:val="0021490F"/>
    <w:rsid w:val="00215D3C"/>
    <w:rsid w:val="00233CDE"/>
    <w:rsid w:val="00237727"/>
    <w:rsid w:val="002510D7"/>
    <w:rsid w:val="002638E9"/>
    <w:rsid w:val="0027448A"/>
    <w:rsid w:val="00274727"/>
    <w:rsid w:val="002821BE"/>
    <w:rsid w:val="002832EF"/>
    <w:rsid w:val="00285656"/>
    <w:rsid w:val="00297877"/>
    <w:rsid w:val="002A1431"/>
    <w:rsid w:val="002A60B0"/>
    <w:rsid w:val="002A69E8"/>
    <w:rsid w:val="002B17C1"/>
    <w:rsid w:val="002B30A4"/>
    <w:rsid w:val="002B5A05"/>
    <w:rsid w:val="002C0891"/>
    <w:rsid w:val="002C4947"/>
    <w:rsid w:val="002C54ED"/>
    <w:rsid w:val="002D2A07"/>
    <w:rsid w:val="002F1A8B"/>
    <w:rsid w:val="002F4853"/>
    <w:rsid w:val="00301C33"/>
    <w:rsid w:val="00314B57"/>
    <w:rsid w:val="003171E5"/>
    <w:rsid w:val="00355DCA"/>
    <w:rsid w:val="0036002D"/>
    <w:rsid w:val="003636F2"/>
    <w:rsid w:val="003804EE"/>
    <w:rsid w:val="00382861"/>
    <w:rsid w:val="00385A69"/>
    <w:rsid w:val="00387360"/>
    <w:rsid w:val="003930D0"/>
    <w:rsid w:val="003A30CA"/>
    <w:rsid w:val="003A3220"/>
    <w:rsid w:val="003A5C32"/>
    <w:rsid w:val="003B2196"/>
    <w:rsid w:val="003B34B2"/>
    <w:rsid w:val="003B5905"/>
    <w:rsid w:val="003C123A"/>
    <w:rsid w:val="003C1386"/>
    <w:rsid w:val="003C4622"/>
    <w:rsid w:val="003C7373"/>
    <w:rsid w:val="003C76C0"/>
    <w:rsid w:val="003D2465"/>
    <w:rsid w:val="003E71A7"/>
    <w:rsid w:val="00401CF0"/>
    <w:rsid w:val="004025E1"/>
    <w:rsid w:val="00403184"/>
    <w:rsid w:val="0040658E"/>
    <w:rsid w:val="0041217D"/>
    <w:rsid w:val="00413138"/>
    <w:rsid w:val="004178E0"/>
    <w:rsid w:val="00420ED8"/>
    <w:rsid w:val="0042164D"/>
    <w:rsid w:val="00425538"/>
    <w:rsid w:val="0042791A"/>
    <w:rsid w:val="00433BF3"/>
    <w:rsid w:val="00435368"/>
    <w:rsid w:val="004404BB"/>
    <w:rsid w:val="00445648"/>
    <w:rsid w:val="0044612A"/>
    <w:rsid w:val="004507B0"/>
    <w:rsid w:val="0046666F"/>
    <w:rsid w:val="004671E3"/>
    <w:rsid w:val="00486EC5"/>
    <w:rsid w:val="00492AF2"/>
    <w:rsid w:val="004B0CDC"/>
    <w:rsid w:val="004B414C"/>
    <w:rsid w:val="004D40BF"/>
    <w:rsid w:val="004E24B2"/>
    <w:rsid w:val="004F4A76"/>
    <w:rsid w:val="004F7243"/>
    <w:rsid w:val="004F7E92"/>
    <w:rsid w:val="0051378E"/>
    <w:rsid w:val="005273BB"/>
    <w:rsid w:val="005477BA"/>
    <w:rsid w:val="00551A02"/>
    <w:rsid w:val="005534FA"/>
    <w:rsid w:val="00561700"/>
    <w:rsid w:val="00573212"/>
    <w:rsid w:val="00585229"/>
    <w:rsid w:val="005A3FD6"/>
    <w:rsid w:val="005A494E"/>
    <w:rsid w:val="005B490A"/>
    <w:rsid w:val="005B6025"/>
    <w:rsid w:val="005D3A03"/>
    <w:rsid w:val="005E1665"/>
    <w:rsid w:val="005F058C"/>
    <w:rsid w:val="005F433A"/>
    <w:rsid w:val="006076F2"/>
    <w:rsid w:val="00624E30"/>
    <w:rsid w:val="00626B0C"/>
    <w:rsid w:val="006335F6"/>
    <w:rsid w:val="006360D3"/>
    <w:rsid w:val="006510CE"/>
    <w:rsid w:val="00653C3E"/>
    <w:rsid w:val="0066243E"/>
    <w:rsid w:val="006667B2"/>
    <w:rsid w:val="006727C0"/>
    <w:rsid w:val="00680514"/>
    <w:rsid w:val="00682928"/>
    <w:rsid w:val="0069006E"/>
    <w:rsid w:val="006A389F"/>
    <w:rsid w:val="006B1784"/>
    <w:rsid w:val="006C011E"/>
    <w:rsid w:val="006C2ECE"/>
    <w:rsid w:val="006E0804"/>
    <w:rsid w:val="006E2B5F"/>
    <w:rsid w:val="006E3E36"/>
    <w:rsid w:val="00710426"/>
    <w:rsid w:val="00712F51"/>
    <w:rsid w:val="00714198"/>
    <w:rsid w:val="007233A7"/>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8002C0"/>
    <w:rsid w:val="00807F41"/>
    <w:rsid w:val="00810F81"/>
    <w:rsid w:val="00812727"/>
    <w:rsid w:val="0083300E"/>
    <w:rsid w:val="00833D38"/>
    <w:rsid w:val="00845E99"/>
    <w:rsid w:val="00852F7A"/>
    <w:rsid w:val="008566FC"/>
    <w:rsid w:val="00857703"/>
    <w:rsid w:val="008627B1"/>
    <w:rsid w:val="008636B3"/>
    <w:rsid w:val="0086746D"/>
    <w:rsid w:val="00871678"/>
    <w:rsid w:val="008729A3"/>
    <w:rsid w:val="00882FDF"/>
    <w:rsid w:val="00890155"/>
    <w:rsid w:val="00892FAB"/>
    <w:rsid w:val="00893CC6"/>
    <w:rsid w:val="00895400"/>
    <w:rsid w:val="008A10A2"/>
    <w:rsid w:val="008A1D6A"/>
    <w:rsid w:val="008A35AD"/>
    <w:rsid w:val="008A6207"/>
    <w:rsid w:val="008C5323"/>
    <w:rsid w:val="008D5DC7"/>
    <w:rsid w:val="008E4BB4"/>
    <w:rsid w:val="008F52D0"/>
    <w:rsid w:val="00925FA6"/>
    <w:rsid w:val="009367CC"/>
    <w:rsid w:val="00940783"/>
    <w:rsid w:val="00942D7A"/>
    <w:rsid w:val="00943790"/>
    <w:rsid w:val="00946D41"/>
    <w:rsid w:val="00952278"/>
    <w:rsid w:val="00956F30"/>
    <w:rsid w:val="00964388"/>
    <w:rsid w:val="0098521A"/>
    <w:rsid w:val="0099198E"/>
    <w:rsid w:val="00994905"/>
    <w:rsid w:val="009A132A"/>
    <w:rsid w:val="009A2D39"/>
    <w:rsid w:val="009A6A3B"/>
    <w:rsid w:val="009B376D"/>
    <w:rsid w:val="009D6F47"/>
    <w:rsid w:val="009E61B5"/>
    <w:rsid w:val="009F2C5E"/>
    <w:rsid w:val="009F349C"/>
    <w:rsid w:val="009F3AF2"/>
    <w:rsid w:val="00A10408"/>
    <w:rsid w:val="00A15554"/>
    <w:rsid w:val="00A15C0D"/>
    <w:rsid w:val="00A16CC0"/>
    <w:rsid w:val="00A24CE2"/>
    <w:rsid w:val="00A26B0C"/>
    <w:rsid w:val="00A27F3A"/>
    <w:rsid w:val="00A4197A"/>
    <w:rsid w:val="00A42A98"/>
    <w:rsid w:val="00A43D3C"/>
    <w:rsid w:val="00A44697"/>
    <w:rsid w:val="00A61AB9"/>
    <w:rsid w:val="00A61B22"/>
    <w:rsid w:val="00A72137"/>
    <w:rsid w:val="00A85F51"/>
    <w:rsid w:val="00A90177"/>
    <w:rsid w:val="00AA024A"/>
    <w:rsid w:val="00AA2CA6"/>
    <w:rsid w:val="00AC5E57"/>
    <w:rsid w:val="00AD35D4"/>
    <w:rsid w:val="00AD7565"/>
    <w:rsid w:val="00AE4318"/>
    <w:rsid w:val="00AF30CD"/>
    <w:rsid w:val="00AF3AB2"/>
    <w:rsid w:val="00AF5E7C"/>
    <w:rsid w:val="00AF62C4"/>
    <w:rsid w:val="00B12F57"/>
    <w:rsid w:val="00B236DB"/>
    <w:rsid w:val="00B24EED"/>
    <w:rsid w:val="00B2632D"/>
    <w:rsid w:val="00B40DF9"/>
    <w:rsid w:val="00B4134E"/>
    <w:rsid w:val="00B42C60"/>
    <w:rsid w:val="00B4744A"/>
    <w:rsid w:val="00B4766C"/>
    <w:rsid w:val="00B57002"/>
    <w:rsid w:val="00B57BEE"/>
    <w:rsid w:val="00B618C2"/>
    <w:rsid w:val="00B75179"/>
    <w:rsid w:val="00B823AA"/>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C02CBA"/>
    <w:rsid w:val="00C038A3"/>
    <w:rsid w:val="00C0601E"/>
    <w:rsid w:val="00C259DD"/>
    <w:rsid w:val="00C31D30"/>
    <w:rsid w:val="00C34C80"/>
    <w:rsid w:val="00C435E6"/>
    <w:rsid w:val="00C464F9"/>
    <w:rsid w:val="00C50272"/>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2E8E"/>
    <w:rsid w:val="00CA6631"/>
    <w:rsid w:val="00CB2C55"/>
    <w:rsid w:val="00CB31B1"/>
    <w:rsid w:val="00CC20AD"/>
    <w:rsid w:val="00CC311A"/>
    <w:rsid w:val="00CC398F"/>
    <w:rsid w:val="00CD6E39"/>
    <w:rsid w:val="00CE0469"/>
    <w:rsid w:val="00CE1C75"/>
    <w:rsid w:val="00CE4291"/>
    <w:rsid w:val="00CE5758"/>
    <w:rsid w:val="00CF007C"/>
    <w:rsid w:val="00CF0910"/>
    <w:rsid w:val="00CF53E2"/>
    <w:rsid w:val="00CF6E91"/>
    <w:rsid w:val="00CF74E2"/>
    <w:rsid w:val="00D06805"/>
    <w:rsid w:val="00D20C2D"/>
    <w:rsid w:val="00D43839"/>
    <w:rsid w:val="00D57743"/>
    <w:rsid w:val="00D67616"/>
    <w:rsid w:val="00D67C02"/>
    <w:rsid w:val="00D84EF9"/>
    <w:rsid w:val="00D85B68"/>
    <w:rsid w:val="00D929B6"/>
    <w:rsid w:val="00D93846"/>
    <w:rsid w:val="00D96029"/>
    <w:rsid w:val="00D968D9"/>
    <w:rsid w:val="00DB4C17"/>
    <w:rsid w:val="00DB5352"/>
    <w:rsid w:val="00DB5D2D"/>
    <w:rsid w:val="00DC076E"/>
    <w:rsid w:val="00DC6BA9"/>
    <w:rsid w:val="00DD2F91"/>
    <w:rsid w:val="00DD768C"/>
    <w:rsid w:val="00DE0B99"/>
    <w:rsid w:val="00DE357F"/>
    <w:rsid w:val="00DE6BF7"/>
    <w:rsid w:val="00DF06A0"/>
    <w:rsid w:val="00DF22FA"/>
    <w:rsid w:val="00DF591D"/>
    <w:rsid w:val="00DF7385"/>
    <w:rsid w:val="00E065D2"/>
    <w:rsid w:val="00E20FC6"/>
    <w:rsid w:val="00E21EC5"/>
    <w:rsid w:val="00E55745"/>
    <w:rsid w:val="00E6004D"/>
    <w:rsid w:val="00E604F7"/>
    <w:rsid w:val="00E743F5"/>
    <w:rsid w:val="00E81978"/>
    <w:rsid w:val="00E97385"/>
    <w:rsid w:val="00EA518A"/>
    <w:rsid w:val="00EB03FC"/>
    <w:rsid w:val="00EB0947"/>
    <w:rsid w:val="00EB1025"/>
    <w:rsid w:val="00ED4C78"/>
    <w:rsid w:val="00EE35CF"/>
    <w:rsid w:val="00EE3ECC"/>
    <w:rsid w:val="00EE6DB9"/>
    <w:rsid w:val="00F00A98"/>
    <w:rsid w:val="00F119F1"/>
    <w:rsid w:val="00F16291"/>
    <w:rsid w:val="00F169E4"/>
    <w:rsid w:val="00F21686"/>
    <w:rsid w:val="00F24302"/>
    <w:rsid w:val="00F25E0D"/>
    <w:rsid w:val="00F30669"/>
    <w:rsid w:val="00F379B7"/>
    <w:rsid w:val="00F41C99"/>
    <w:rsid w:val="00F519D0"/>
    <w:rsid w:val="00F525FA"/>
    <w:rsid w:val="00F52EAE"/>
    <w:rsid w:val="00F60476"/>
    <w:rsid w:val="00F65F40"/>
    <w:rsid w:val="00F67875"/>
    <w:rsid w:val="00F71855"/>
    <w:rsid w:val="00F8670C"/>
    <w:rsid w:val="00F93418"/>
    <w:rsid w:val="00F962ED"/>
    <w:rsid w:val="00FA239B"/>
    <w:rsid w:val="00FA452E"/>
    <w:rsid w:val="00FB3A6E"/>
    <w:rsid w:val="00FC03E4"/>
    <w:rsid w:val="00FC579B"/>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EE2830">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EE2830">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1653B"/>
    <w:rsid w:val="00147108"/>
    <w:rsid w:val="00181F54"/>
    <w:rsid w:val="001A77BD"/>
    <w:rsid w:val="001D2D33"/>
    <w:rsid w:val="002008B6"/>
    <w:rsid w:val="00291F4B"/>
    <w:rsid w:val="002B5A05"/>
    <w:rsid w:val="002E351F"/>
    <w:rsid w:val="00313E00"/>
    <w:rsid w:val="003263E1"/>
    <w:rsid w:val="003353CC"/>
    <w:rsid w:val="00377B0D"/>
    <w:rsid w:val="00380D73"/>
    <w:rsid w:val="0038668C"/>
    <w:rsid w:val="003A1552"/>
    <w:rsid w:val="003C6660"/>
    <w:rsid w:val="0042380D"/>
    <w:rsid w:val="00433805"/>
    <w:rsid w:val="0047221E"/>
    <w:rsid w:val="004B462F"/>
    <w:rsid w:val="004F4F7B"/>
    <w:rsid w:val="00536161"/>
    <w:rsid w:val="00564D48"/>
    <w:rsid w:val="00566CE2"/>
    <w:rsid w:val="005F2D63"/>
    <w:rsid w:val="0060633F"/>
    <w:rsid w:val="00691B25"/>
    <w:rsid w:val="006D45CC"/>
    <w:rsid w:val="00727E33"/>
    <w:rsid w:val="007438B5"/>
    <w:rsid w:val="007F3DD6"/>
    <w:rsid w:val="00816CE0"/>
    <w:rsid w:val="00823848"/>
    <w:rsid w:val="00886A6F"/>
    <w:rsid w:val="008F72C8"/>
    <w:rsid w:val="009A7100"/>
    <w:rsid w:val="009C4EF1"/>
    <w:rsid w:val="009D5686"/>
    <w:rsid w:val="00A22F97"/>
    <w:rsid w:val="00A40D21"/>
    <w:rsid w:val="00AA4146"/>
    <w:rsid w:val="00AF2867"/>
    <w:rsid w:val="00B34F57"/>
    <w:rsid w:val="00B52052"/>
    <w:rsid w:val="00BD3235"/>
    <w:rsid w:val="00C03483"/>
    <w:rsid w:val="00C1066E"/>
    <w:rsid w:val="00C37BBB"/>
    <w:rsid w:val="00C41DCC"/>
    <w:rsid w:val="00CA732A"/>
    <w:rsid w:val="00D72514"/>
    <w:rsid w:val="00DF22FA"/>
    <w:rsid w:val="00E10050"/>
    <w:rsid w:val="00E46CC7"/>
    <w:rsid w:val="00E46D8F"/>
    <w:rsid w:val="00E81D90"/>
    <w:rsid w:val="00EE2830"/>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UPPLY CHAIN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66D658-4E0D-4447-A5F4-DC7F86AAE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62</Words>
  <Characters>6059</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Case Study 2</vt:lpstr>
    </vt:vector>
  </TitlesOfParts>
  <Company/>
  <LinksUpToDate>false</LinksUpToDate>
  <CharactersWithSpaces>7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2</dc:title>
  <dc:creator>Zack Gold</dc:creator>
  <cp:lastModifiedBy>Proofreader</cp:lastModifiedBy>
  <cp:revision>2</cp:revision>
  <dcterms:created xsi:type="dcterms:W3CDTF">2019-11-08T10:15:00Z</dcterms:created>
  <dcterms:modified xsi:type="dcterms:W3CDTF">2019-11-0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oRSWT4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